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2E093E" w14:textId="60EBAC1D" w:rsidR="006174CE" w:rsidRDefault="006174CE" w:rsidP="006174CE">
      <w:r>
        <w:t>AI genetic for Alzheimer's disease prediction.</w:t>
      </w:r>
    </w:p>
    <w:p w14:paraId="00253FEE" w14:textId="77777777" w:rsidR="006174CE" w:rsidRDefault="006174CE" w:rsidP="006174CE">
      <w:pPr>
        <w:pStyle w:val="Paragraph"/>
        <w:ind w:firstLine="0"/>
      </w:pPr>
      <w:r>
        <w:t xml:space="preserve">Alzheimer's disease (AD) affects millions of people worldwide and is the most common cause of dementia in older adults. The disease has a strong genetic component, with studies identifying numerous genetic variants that can increase or decrease the risk of developing AD. Traditional genetic-based methods for predicting AD risk have limited accuracy because the disease involves complex interactions between multiple genes and environmental factors. Artificial intelligence (AI) and machine learning offer new ways to analyze large amounts of genetic data and find patterns that have not been identified before. These AI systems can process genetic information from thousands of individuals to identify combinations of genetic markers that predict AD risk more accurately than single gene tests. Early prediction of AD is crucial as it can help practitioners to start treatments sooner and help patients in time. Recent advances in AI have made it possible to combine genetic data with other types of information like brain scans and cognitive test results to improve prediction accuracy. </w:t>
      </w:r>
    </w:p>
    <w:p w14:paraId="30124DFA" w14:textId="77777777" w:rsidR="006174CE" w:rsidRDefault="006174CE" w:rsidP="006174CE">
      <w:pPr>
        <w:pStyle w:val="Heading1"/>
      </w:pPr>
      <w:r>
        <w:t>Machine learning approaches and algorithms</w:t>
      </w:r>
    </w:p>
    <w:p w14:paraId="4946325C" w14:textId="77777777" w:rsidR="006174CE" w:rsidRDefault="006174CE" w:rsidP="006174CE">
      <w:pPr>
        <w:pStyle w:val="Paragraph"/>
      </w:pPr>
      <w:r>
        <w:t xml:space="preserve">Machine learning offers several powerful approaches for predicting AD from genetic data, with performance varying significantly across different methods and datasets </w:t>
      </w:r>
      <w:r>
        <w:fldChar w:fldCharType="begin"/>
      </w:r>
      <w:r>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fldChar w:fldCharType="separate"/>
      </w:r>
      <w:r w:rsidRPr="00EC6A05">
        <w:rPr>
          <w:rFonts w:cs="Times New Roman"/>
        </w:rPr>
        <w:t>[1], [2]</w:t>
      </w:r>
      <w:r>
        <w:fldChar w:fldCharType="end"/>
      </w:r>
      <w:r>
        <w:t xml:space="preserve">. 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fldChar w:fldCharType="begin"/>
      </w:r>
      <w:r>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fldChar w:fldCharType="separate"/>
      </w:r>
      <w:r w:rsidRPr="00936C16">
        <w:rPr>
          <w:rFonts w:cs="Times New Roman"/>
        </w:rPr>
        <w:t>[3], [4], [5], [6]</w:t>
      </w:r>
      <w:r>
        <w:fldChar w:fldCharType="end"/>
      </w:r>
      <w:r>
        <w:t xml:space="preserve">. Recent studies have achieved notable results, with SVM models reaching 89% accuracy in detecting AD using genome-wide association study data </w:t>
      </w:r>
      <w:r>
        <w:fldChar w:fldCharType="begin"/>
      </w:r>
      <w:r>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fldChar w:fldCharType="separate"/>
      </w:r>
      <w:r w:rsidRPr="00936C16">
        <w:rPr>
          <w:rFonts w:cs="Times New Roman"/>
        </w:rPr>
        <w:t>[7]</w:t>
      </w:r>
      <w:r>
        <w:fldChar w:fldCharType="end"/>
      </w:r>
      <w:r>
        <w:t xml:space="preserve">. Deep learning approaches are increasingly being used to handle the complexity of genetic data, though they face challenges when working with genetic variants alone </w:t>
      </w:r>
      <w:r>
        <w:fldChar w:fldCharType="begin"/>
      </w:r>
      <w:r>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fldChar w:fldCharType="separate"/>
      </w:r>
      <w:r w:rsidRPr="009C428B">
        <w:rPr>
          <w:rFonts w:cs="Times New Roman"/>
        </w:rPr>
        <w:t>[8]</w:t>
      </w:r>
      <w:r>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AD </w:t>
      </w:r>
      <w:r>
        <w:fldChar w:fldCharType="begin"/>
      </w:r>
      <w:r>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fldChar w:fldCharType="separate"/>
      </w:r>
      <w:r w:rsidRPr="003A63CD">
        <w:rPr>
          <w:rFonts w:cs="Times New Roman"/>
        </w:rPr>
        <w:t>[9]</w:t>
      </w:r>
      <w:r>
        <w:fldChar w:fldCharType="end"/>
      </w:r>
      <w:r>
        <w:t xml:space="preserve">. Other innovative approaches include transformer-based models that preserve the sequence structure of genetic variants and use uncertainty estimation to improve prediction reliability </w:t>
      </w:r>
      <w:r>
        <w:fldChar w:fldCharType="begin"/>
      </w:r>
      <w:r>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3A63CD">
        <w:rPr>
          <w:rFonts w:cs="Times New Roman"/>
        </w:rPr>
        <w:t>[10]</w:t>
      </w:r>
      <w:r>
        <w:fldChar w:fldCharType="end"/>
      </w:r>
      <w:r>
        <w:t xml:space="preserve">. The trend in machine learning for AD prediction is moving toward multi-feature datasets rather than single biomarker approaches, with AI systems trained on combinations of genetic, neuroimaging, and clinical data </w:t>
      </w:r>
      <w:r>
        <w:fldChar w:fldCharType="begin"/>
      </w:r>
      <w:r>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3A63CD">
        <w:rPr>
          <w:rFonts w:cs="Times New Roman"/>
        </w:rPr>
        <w:t>[11], [12]</w:t>
      </w:r>
      <w:r>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AD research </w:t>
      </w:r>
      <w:r>
        <w:fldChar w:fldCharType="begin"/>
      </w:r>
      <w:r>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fldChar w:fldCharType="separate"/>
      </w:r>
      <w:r w:rsidRPr="003A63CD">
        <w:rPr>
          <w:rFonts w:cs="Times New Roman"/>
        </w:rPr>
        <w:t>[13]</w:t>
      </w:r>
      <w:r>
        <w:fldChar w:fldCharType="end"/>
      </w:r>
      <w:r>
        <w:t xml:space="preserve">. However, researchers acknowledge that current dataset sizes limit expected performance to between 0.55 and 0.7 AUC for genetic-only prediction models, with higher reported accuracies often resulting from overfitting </w:t>
      </w:r>
      <w:r w:rsidRPr="00C66A1C">
        <w:rPr>
          <w:rFonts w:cs="Times New Roman"/>
        </w:rPr>
        <w:t>[3]</w:t>
      </w:r>
      <w:r>
        <w:t xml:space="preserve">. </w:t>
      </w:r>
    </w:p>
    <w:p w14:paraId="2506C0AD" w14:textId="77777777" w:rsidR="006174CE" w:rsidRDefault="006174CE" w:rsidP="006174CE">
      <w:pPr>
        <w:pStyle w:val="Heading1"/>
      </w:pPr>
      <w:r>
        <w:t>Performance and accuracy metrics</w:t>
      </w:r>
    </w:p>
    <w:p w14:paraId="0F1A6ABE" w14:textId="77777777" w:rsidR="006174CE" w:rsidRDefault="006174CE" w:rsidP="006174CE">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Pr="00AB1CBE">
        <w:t>Recent advances in AI have achieved notably higher performance when combining multiple data types. Deep learning models using epigenomic data from blood samples have achieved AUC values of 0.93-0.99 with 97% sensitivity and specificity</w:t>
      </w:r>
      <w:r>
        <w:t xml:space="preserve"> </w:t>
      </w:r>
      <w:r>
        <w:fldChar w:fldCharType="begin"/>
      </w:r>
      <w:r>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fldChar w:fldCharType="separate"/>
      </w:r>
      <w:r w:rsidRPr="00C24699">
        <w:rPr>
          <w:rFonts w:cs="Times New Roman"/>
        </w:rPr>
        <w:t>[15]</w:t>
      </w:r>
      <w:r>
        <w:fldChar w:fldCharType="end"/>
      </w:r>
      <w:r>
        <w:t xml:space="preserve">. </w:t>
      </w:r>
      <w:r w:rsidRPr="00C24699">
        <w:t>Multimodal approaches that integrate genetic data with neuroimaging show promising results, with one study achieving 83.78% classification accuracy and 0.924 AUC-ROC using both MRI scans and genetic sequencing data </w:t>
      </w:r>
      <w:r>
        <w:fldChar w:fldCharType="begin"/>
      </w:r>
      <w:r>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fldChar w:fldCharType="separate"/>
      </w:r>
      <w:r w:rsidRPr="00C24699">
        <w:rPr>
          <w:rFonts w:cs="Times New Roman"/>
        </w:rPr>
        <w:t>[16]</w:t>
      </w:r>
      <w:r>
        <w:fldChar w:fldCharType="end"/>
      </w:r>
      <w:r>
        <w:t xml:space="preserve">. </w:t>
      </w:r>
      <w:r w:rsidRPr="00C24699">
        <w:t>Advanced AI models can predict Alzheimer's disease up to 75.8 months before final diagnosis using neuroimaging, achieving 82% specificity at 100% sensitivity</w:t>
      </w:r>
      <w:r>
        <w:t xml:space="preserve"> </w:t>
      </w:r>
      <w:r>
        <w:fldChar w:fldCharType="begin"/>
      </w:r>
      <w:r>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C24699">
        <w:rPr>
          <w:rFonts w:cs="Times New Roman"/>
        </w:rPr>
        <w:t>[11], [12]</w:t>
      </w:r>
      <w:r>
        <w:fldChar w:fldCharType="end"/>
      </w:r>
      <w:r>
        <w:t xml:space="preserve">. </w:t>
      </w:r>
      <w:r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t xml:space="preserve"> </w:t>
      </w:r>
      <w:r>
        <w:fldChar w:fldCharType="begin"/>
      </w:r>
      <w:r>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fldChar w:fldCharType="separate"/>
      </w:r>
      <w:r w:rsidRPr="00C24699">
        <w:rPr>
          <w:rFonts w:cs="Times New Roman"/>
        </w:rPr>
        <w:t>[17]</w:t>
      </w:r>
      <w:r>
        <w:fldChar w:fldCharType="end"/>
      </w:r>
      <w:r>
        <w:t xml:space="preserve">. </w:t>
      </w:r>
      <w:r w:rsidRPr="00C24699">
        <w:t>Genetic risk scoring approaches demonstrate that individuals in the top decile of genetic risk scores have ten-fold increased odds compared to those in the bottom decile</w:t>
      </w:r>
      <w:r>
        <w:t xml:space="preserve"> </w:t>
      </w:r>
      <w:r>
        <w:fldChar w:fldCharType="begin"/>
      </w:r>
      <w:r>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fldChar w:fldCharType="separate"/>
      </w:r>
      <w:r w:rsidRPr="00C24699">
        <w:rPr>
          <w:rFonts w:cs="Times New Roman"/>
        </w:rPr>
        <w:t>[18]</w:t>
      </w:r>
      <w:r>
        <w:fldChar w:fldCharType="end"/>
      </w:r>
      <w:r>
        <w:t xml:space="preserve">. </w:t>
      </w:r>
      <w:r w:rsidRPr="00C24699">
        <w:t> Some specialized models using gene expression data and machine learning have reported perfect 100% accuracy in cross-validation studies </w:t>
      </w:r>
      <w:r>
        <w:fldChar w:fldCharType="begin"/>
      </w:r>
      <w:r>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fldChar w:fldCharType="separate"/>
      </w:r>
      <w:r w:rsidRPr="00C24699">
        <w:rPr>
          <w:rFonts w:cs="Times New Roman"/>
        </w:rPr>
        <w:t>[19]</w:t>
      </w:r>
      <w:r>
        <w:fldChar w:fldCharType="end"/>
      </w:r>
      <w:r w:rsidRPr="00C24699">
        <w:t>, while more recent transformer-based models achieve 99% accuracy when combining RNA sequencing data with brain imaging</w:t>
      </w:r>
      <w:r>
        <w:t xml:space="preserve"> </w:t>
      </w:r>
      <w:r>
        <w:fldChar w:fldCharType="begin"/>
      </w:r>
      <w:r>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fldChar w:fldCharType="separate"/>
      </w:r>
      <w:r w:rsidRPr="00C24699">
        <w:rPr>
          <w:rFonts w:cs="Times New Roman"/>
        </w:rPr>
        <w:t>[20]</w:t>
      </w:r>
      <w:r>
        <w:fldChar w:fldCharType="end"/>
      </w:r>
      <w:r>
        <w:t xml:space="preserve">. </w:t>
      </w:r>
    </w:p>
    <w:p w14:paraId="037DAFDA" w14:textId="77777777" w:rsidR="006174CE" w:rsidRDefault="006174CE" w:rsidP="006174CE">
      <w:pPr>
        <w:pStyle w:val="Heading1"/>
      </w:pPr>
      <w:r>
        <w:lastRenderedPageBreak/>
        <w:t>Genetic Markers and Features</w:t>
      </w:r>
    </w:p>
    <w:p w14:paraId="07CFF3D9" w14:textId="77777777" w:rsidR="006174CE" w:rsidRDefault="006174CE" w:rsidP="006174CE">
      <w:pPr>
        <w:pStyle w:val="Paragraph"/>
      </w:pPr>
      <w:r>
        <w:t>Key Genetic Markers and Features Used in AI Alzheimer's Prediction:</w:t>
      </w:r>
    </w:p>
    <w:p w14:paraId="4FCA8168" w14:textId="77777777" w:rsidR="006174CE" w:rsidRDefault="006174CE" w:rsidP="006174CE">
      <w:pPr>
        <w:pStyle w:val="Paragraph"/>
      </w:pPr>
      <w:r>
        <w:t xml:space="preserve">• APOE gene variants - The primary genetic risk factor for Alzheimer's diseas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p>
    <w:p w14:paraId="26D347C0" w14:textId="77777777" w:rsidR="006174CE" w:rsidRDefault="006174CE" w:rsidP="006174CE">
      <w:pPr>
        <w:pStyle w:val="Paragraph"/>
      </w:pPr>
      <w:r>
        <w:t xml:space="preserve">• Specific SNPs identified through AI - Including rs429358 and rs769449 within APOE, rs4821510 (most important SNP for detection), and rs429358 (indication for Alzheimer's diseas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p>
    <w:p w14:paraId="32633EDB" w14:textId="77777777" w:rsidR="0084713A" w:rsidRDefault="0084713A" w:rsidP="006174CE">
      <w:pPr>
        <w:pStyle w:val="Paragraph"/>
      </w:pPr>
    </w:p>
    <w:p w14:paraId="590904C0" w14:textId="123CD99E" w:rsidR="0084713A" w:rsidRDefault="0084713A" w:rsidP="006174CE">
      <w:pPr>
        <w:pStyle w:val="Paragraph"/>
      </w:pPr>
      <w:r>
        <w:t xml:space="preserve">[To be </w:t>
      </w:r>
      <w:proofErr w:type="gramStart"/>
      <w:r>
        <w:t>continue</w:t>
      </w:r>
      <w:proofErr w:type="gramEnd"/>
      <w:r>
        <w:t>]</w:t>
      </w:r>
    </w:p>
    <w:p w14:paraId="53566502" w14:textId="07776A1A" w:rsidR="0089336D" w:rsidRDefault="0089336D" w:rsidP="006174CE"/>
    <w:p w14:paraId="3F58FEE1" w14:textId="77777777" w:rsidR="006174CE" w:rsidRDefault="006174CE" w:rsidP="006174CE">
      <w:pPr>
        <w:pStyle w:val="Heading1"/>
      </w:pPr>
      <w:r>
        <w:t>References</w:t>
      </w:r>
    </w:p>
    <w:p w14:paraId="5436CEBC" w14:textId="77777777" w:rsidR="006174CE" w:rsidRPr="00924115" w:rsidRDefault="006174CE" w:rsidP="006174CE">
      <w:pPr>
        <w:pStyle w:val="Bibliography"/>
        <w:rPr>
          <w:rFonts w:cs="Times New Roman"/>
        </w:rPr>
      </w:pPr>
      <w:r>
        <w:fldChar w:fldCharType="begin"/>
      </w:r>
      <w:r>
        <w:instrText xml:space="preserve"> ADDIN ZOTERO_BIBL {"uncited":[],"omitted":[],"custom":[]} CSL_BIBLIOGRAPHY </w:instrText>
      </w:r>
      <w:r>
        <w:fldChar w:fldCharType="separate"/>
      </w:r>
      <w:r w:rsidRPr="00924115">
        <w:rPr>
          <w:rFonts w:cs="Times New Roman"/>
        </w:rPr>
        <w:t>[1]</w:t>
      </w:r>
      <w:r w:rsidRPr="00924115">
        <w:rPr>
          <w:rFonts w:cs="Times New Roman"/>
        </w:rPr>
        <w:tab/>
        <w:t xml:space="preserve">J. De Velasco Oriol, E. E. Vallejo, K. Estrada, J. G. Taméz Peña, and T. A. Disease Neuroimaging Initiative, “Benchmarking machine learning models for late-onset alzheimer’s disease prediction from genomic data,” </w:t>
      </w:r>
      <w:r w:rsidRPr="00924115">
        <w:rPr>
          <w:rFonts w:cs="Times New Roman"/>
          <w:i/>
          <w:iCs/>
        </w:rPr>
        <w:t>BMC Bioinformatics</w:t>
      </w:r>
      <w:r w:rsidRPr="00924115">
        <w:rPr>
          <w:rFonts w:cs="Times New Roman"/>
        </w:rPr>
        <w:t>, vol. 20, no. 1, p. 709, Dec. 2019, doi: 10.1186/s12859-019-3158-x.</w:t>
      </w:r>
    </w:p>
    <w:p w14:paraId="55A5E9B2" w14:textId="77777777" w:rsidR="006174CE" w:rsidRPr="00924115" w:rsidRDefault="006174CE" w:rsidP="006174CE">
      <w:pPr>
        <w:pStyle w:val="Bibliography"/>
        <w:rPr>
          <w:rFonts w:cs="Times New Roman"/>
        </w:rPr>
      </w:pPr>
      <w:r w:rsidRPr="00924115">
        <w:rPr>
          <w:rFonts w:cs="Times New Roman"/>
        </w:rPr>
        <w:t>[2]</w:t>
      </w:r>
      <w:r w:rsidRPr="00924115">
        <w:rPr>
          <w:rFonts w:cs="Times New Roman"/>
        </w:rPr>
        <w:tab/>
        <w:t xml:space="preserve">R. Mishra and B. Li, “The Application of Artificial Intelligence in the Genetic Study of Alzheimer’s Disease,” </w:t>
      </w:r>
      <w:r w:rsidRPr="00924115">
        <w:rPr>
          <w:rFonts w:cs="Times New Roman"/>
          <w:i/>
          <w:iCs/>
        </w:rPr>
        <w:t>Aging and disease</w:t>
      </w:r>
      <w:r w:rsidRPr="00924115">
        <w:rPr>
          <w:rFonts w:cs="Times New Roman"/>
        </w:rPr>
        <w:t>, vol. 11, no. 6, p. 1567, 2020, doi: 10.14336/AD.2020.0312.</w:t>
      </w:r>
    </w:p>
    <w:p w14:paraId="590344FA" w14:textId="77777777" w:rsidR="006174CE" w:rsidRPr="00924115" w:rsidRDefault="006174CE" w:rsidP="006174CE">
      <w:pPr>
        <w:pStyle w:val="Bibliography"/>
        <w:rPr>
          <w:rFonts w:cs="Times New Roman"/>
        </w:rPr>
      </w:pPr>
      <w:r w:rsidRPr="00924115">
        <w:rPr>
          <w:rFonts w:cs="Times New Roman"/>
        </w:rPr>
        <w:t>[3]</w:t>
      </w:r>
      <w:r w:rsidRPr="00924115">
        <w:rPr>
          <w:rFonts w:cs="Times New Roman"/>
        </w:rPr>
        <w:tab/>
        <w:t xml:space="preserve">M. Osipowicz, B. Wilczynski, M. A. Machnicka, and for the Alzheimer’s Disease Neuroimaging Initiative, “Careful feature selection is key in classification of Alzheimer’s disease patients based on whole-genome sequencing data,” </w:t>
      </w:r>
      <w:r w:rsidRPr="00924115">
        <w:rPr>
          <w:rFonts w:cs="Times New Roman"/>
          <w:i/>
          <w:iCs/>
        </w:rPr>
        <w:t>NAR Genomics and Bioinformatics</w:t>
      </w:r>
      <w:r w:rsidRPr="00924115">
        <w:rPr>
          <w:rFonts w:cs="Times New Roman"/>
        </w:rPr>
        <w:t>, vol. 3, no. 3, p. lqab069, Jun. 2021, doi: 10.1093/nargab/lqab069.</w:t>
      </w:r>
    </w:p>
    <w:p w14:paraId="6D7A1990" w14:textId="77777777" w:rsidR="006174CE" w:rsidRPr="00924115" w:rsidRDefault="006174CE" w:rsidP="006174CE">
      <w:pPr>
        <w:pStyle w:val="Bibliography"/>
        <w:rPr>
          <w:rFonts w:cs="Times New Roman"/>
        </w:rPr>
      </w:pPr>
      <w:r w:rsidRPr="00924115">
        <w:rPr>
          <w:rFonts w:cs="Times New Roman"/>
        </w:rPr>
        <w:t>[4]</w:t>
      </w:r>
      <w:r w:rsidRPr="00924115">
        <w:rPr>
          <w:rFonts w:cs="Times New Roman"/>
        </w:rPr>
        <w:tab/>
        <w:t xml:space="preserve">N. Briones and V. Dinu, “Data mining of high density genomic variant data for prediction of Alzheimer’s disease risk,” </w:t>
      </w:r>
      <w:r w:rsidRPr="00924115">
        <w:rPr>
          <w:rFonts w:cs="Times New Roman"/>
          <w:i/>
          <w:iCs/>
        </w:rPr>
        <w:t>BMC Med Genet</w:t>
      </w:r>
      <w:r w:rsidRPr="00924115">
        <w:rPr>
          <w:rFonts w:cs="Times New Roman"/>
        </w:rPr>
        <w:t>, vol. 13, no. 1, p. 7, Dec. 2012, doi: 10.1186/1471-2350-13-7.</w:t>
      </w:r>
    </w:p>
    <w:p w14:paraId="003394FD" w14:textId="77777777" w:rsidR="006174CE" w:rsidRPr="00924115" w:rsidRDefault="006174CE" w:rsidP="006174CE">
      <w:pPr>
        <w:pStyle w:val="Bibliography"/>
        <w:rPr>
          <w:rFonts w:cs="Times New Roman"/>
        </w:rPr>
      </w:pPr>
      <w:r w:rsidRPr="00924115">
        <w:rPr>
          <w:rFonts w:cs="Times New Roman"/>
        </w:rPr>
        <w:t>[5]</w:t>
      </w:r>
      <w:r w:rsidRPr="00924115">
        <w:rPr>
          <w:rFonts w:cs="Times New Roman"/>
        </w:rPr>
        <w:tab/>
        <w:t xml:space="preserve">T.-T. Nguyen, J. Z. Huang, Q. Wu, T. T. Nguyen, and M. J. Li, “Genome-wide association data classification and SNPs selection using two-stage quality-based Random Forests,” </w:t>
      </w:r>
      <w:r w:rsidRPr="00924115">
        <w:rPr>
          <w:rFonts w:cs="Times New Roman"/>
          <w:i/>
          <w:iCs/>
        </w:rPr>
        <w:t>BMC Genomics</w:t>
      </w:r>
      <w:r w:rsidRPr="00924115">
        <w:rPr>
          <w:rFonts w:cs="Times New Roman"/>
        </w:rPr>
        <w:t>, vol. 16, no. S2, p. S5, Dec. 2015, doi: 10.1186/1471-2164-16-S2-S5.</w:t>
      </w:r>
    </w:p>
    <w:p w14:paraId="55E76222" w14:textId="77777777" w:rsidR="006174CE" w:rsidRPr="00924115" w:rsidRDefault="006174CE" w:rsidP="006174CE">
      <w:pPr>
        <w:pStyle w:val="Bibliography"/>
        <w:rPr>
          <w:rFonts w:cs="Times New Roman"/>
        </w:rPr>
      </w:pPr>
      <w:r w:rsidRPr="00924115">
        <w:rPr>
          <w:rFonts w:cs="Times New Roman"/>
        </w:rPr>
        <w:t>[6]</w:t>
      </w:r>
      <w:r w:rsidRPr="00924115">
        <w:rPr>
          <w:rFonts w:cs="Times New Roman"/>
        </w:rPr>
        <w:tab/>
        <w:t xml:space="preserve">M. E. Stokes, M. Barmada, M. Kamboh, and S. Visweswaran, “The application of network label propagation to rank biomarkers in genome-wide Alzheimer’s data,” </w:t>
      </w:r>
      <w:r w:rsidRPr="00924115">
        <w:rPr>
          <w:rFonts w:cs="Times New Roman"/>
          <w:i/>
          <w:iCs/>
        </w:rPr>
        <w:t>BMC Genomics</w:t>
      </w:r>
      <w:r w:rsidRPr="00924115">
        <w:rPr>
          <w:rFonts w:cs="Times New Roman"/>
        </w:rPr>
        <w:t>, vol. 15, no. 1, p. 282, 2014, doi: 10.1186/1471-2164-15-282.</w:t>
      </w:r>
    </w:p>
    <w:p w14:paraId="28ACA359" w14:textId="77777777" w:rsidR="006174CE" w:rsidRPr="00924115" w:rsidRDefault="006174CE" w:rsidP="006174CE">
      <w:pPr>
        <w:pStyle w:val="Bibliography"/>
        <w:rPr>
          <w:rFonts w:cs="Times New Roman"/>
        </w:rPr>
      </w:pPr>
      <w:r w:rsidRPr="00924115">
        <w:rPr>
          <w:rFonts w:cs="Times New Roman"/>
        </w:rPr>
        <w:t>[7]</w:t>
      </w:r>
      <w:r w:rsidRPr="00924115">
        <w:rPr>
          <w:rFonts w:cs="Times New Roman"/>
        </w:rPr>
        <w:tab/>
        <w:t xml:space="preserve">T. Khater </w:t>
      </w:r>
      <w:r w:rsidRPr="00924115">
        <w:rPr>
          <w:rFonts w:cs="Times New Roman"/>
          <w:i/>
          <w:iCs/>
        </w:rPr>
        <w:t>et al.</w:t>
      </w:r>
      <w:r w:rsidRPr="00924115">
        <w:rPr>
          <w:rFonts w:cs="Times New Roman"/>
        </w:rPr>
        <w:t xml:space="preserve">, “Explainable Machine Learning Model for Alzheimer Detection Using Genetic Data: A Genome-Wide Association Study Approach,” </w:t>
      </w:r>
      <w:r w:rsidRPr="00924115">
        <w:rPr>
          <w:rFonts w:cs="Times New Roman"/>
          <w:i/>
          <w:iCs/>
        </w:rPr>
        <w:t>IEEE Access</w:t>
      </w:r>
      <w:r w:rsidRPr="00924115">
        <w:rPr>
          <w:rFonts w:cs="Times New Roman"/>
        </w:rPr>
        <w:t>, vol. 12, pp. 95091–95105, 2024, doi: 10.1109/ACCESS.2024.3410135.</w:t>
      </w:r>
    </w:p>
    <w:p w14:paraId="02034BE7" w14:textId="77777777" w:rsidR="006174CE" w:rsidRPr="00924115" w:rsidRDefault="006174CE" w:rsidP="006174CE">
      <w:pPr>
        <w:pStyle w:val="Bibliography"/>
        <w:rPr>
          <w:rFonts w:cs="Times New Roman"/>
        </w:rPr>
      </w:pPr>
      <w:r w:rsidRPr="00924115">
        <w:rPr>
          <w:rFonts w:cs="Times New Roman"/>
        </w:rPr>
        <w:t>[8]</w:t>
      </w:r>
      <w:r w:rsidRPr="00924115">
        <w:rPr>
          <w:rFonts w:cs="Times New Roman"/>
        </w:rPr>
        <w:tab/>
        <w:t xml:space="preserve">Computer and Information Technology Faculty, Sana’a University, Yemen, G. M. Fadhl Alqubati, G. H. Algaphari, and Computer and Information Technology Faculty, Sana’a </w:t>
      </w:r>
      <w:r w:rsidRPr="00924115">
        <w:rPr>
          <w:rFonts w:cs="Times New Roman"/>
        </w:rPr>
        <w:lastRenderedPageBreak/>
        <w:t xml:space="preserve">University, Yemen, “Machine learning and deep learning-based approaches on various biomarkers for Alzheimer’s disease early detection: A review,” </w:t>
      </w:r>
      <w:r w:rsidRPr="00924115">
        <w:rPr>
          <w:rFonts w:cs="Times New Roman"/>
          <w:i/>
          <w:iCs/>
        </w:rPr>
        <w:t>IJSECS</w:t>
      </w:r>
      <w:r w:rsidRPr="00924115">
        <w:rPr>
          <w:rFonts w:cs="Times New Roman"/>
        </w:rPr>
        <w:t>, vol. 7, no. 2, pp. 26–43, Aug. 2021, doi: 10.15282/ijsecs.7.2.2021.4.0087.</w:t>
      </w:r>
    </w:p>
    <w:p w14:paraId="538383BB" w14:textId="77777777" w:rsidR="006174CE" w:rsidRPr="00924115" w:rsidRDefault="006174CE" w:rsidP="006174CE">
      <w:pPr>
        <w:pStyle w:val="Bibliography"/>
        <w:rPr>
          <w:rFonts w:cs="Times New Roman"/>
        </w:rPr>
      </w:pPr>
      <w:r w:rsidRPr="00924115">
        <w:rPr>
          <w:rFonts w:cs="Times New Roman"/>
        </w:rPr>
        <w:t>[9]</w:t>
      </w:r>
      <w:r w:rsidRPr="00924115">
        <w:rPr>
          <w:rFonts w:cs="Times New Roman"/>
        </w:rPr>
        <w:tab/>
        <w:t xml:space="preserve">T. Jo, P. Bice, K. Nho, A. J. Saykin, and Alzheimer’s Disease Sequencing Project, “LD‐informed deep learning for Alzheimer’s gene loci detection using WGS data,” </w:t>
      </w:r>
      <w:r w:rsidRPr="00924115">
        <w:rPr>
          <w:rFonts w:cs="Times New Roman"/>
          <w:i/>
          <w:iCs/>
        </w:rPr>
        <w:t>A&amp;D Transl Res &amp; Clin Interv</w:t>
      </w:r>
      <w:r w:rsidRPr="00924115">
        <w:rPr>
          <w:rFonts w:cs="Times New Roman"/>
        </w:rPr>
        <w:t>, vol. 11, no. 1, p. e70041, Jan. 2025, doi: 10.1002/trc2.70041.</w:t>
      </w:r>
    </w:p>
    <w:p w14:paraId="77617A38" w14:textId="77777777" w:rsidR="006174CE" w:rsidRPr="00924115" w:rsidRDefault="006174CE" w:rsidP="006174CE">
      <w:pPr>
        <w:pStyle w:val="Bibliography"/>
        <w:rPr>
          <w:rFonts w:cs="Times New Roman"/>
        </w:rPr>
      </w:pPr>
      <w:r w:rsidRPr="00924115">
        <w:rPr>
          <w:rFonts w:cs="Times New Roman"/>
        </w:rPr>
        <w:t>[10]</w:t>
      </w:r>
      <w:r w:rsidRPr="00924115">
        <w:rPr>
          <w:rFonts w:cs="Times New Roman"/>
        </w:rPr>
        <w:tab/>
        <w:t xml:space="preserve">T. Jo, E. H. Lee, and A. D. S. Project, “Uncertainty-Aware Genomic Classification of Alzheimer’s Disease: A Transformer-Based Ensemble Approach with Monte Carlo Dropout,” 2025, </w:t>
      </w:r>
      <w:r w:rsidRPr="00924115">
        <w:rPr>
          <w:rFonts w:cs="Times New Roman"/>
          <w:i/>
          <w:iCs/>
        </w:rPr>
        <w:t>arXiv</w:t>
      </w:r>
      <w:r w:rsidRPr="00924115">
        <w:rPr>
          <w:rFonts w:cs="Times New Roman"/>
        </w:rPr>
        <w:t>. doi: 10.48550/ARXIV.2506.00662.</w:t>
      </w:r>
    </w:p>
    <w:p w14:paraId="719AACA7" w14:textId="77777777" w:rsidR="006174CE" w:rsidRPr="00924115" w:rsidRDefault="006174CE" w:rsidP="006174CE">
      <w:pPr>
        <w:pStyle w:val="Bibliography"/>
        <w:rPr>
          <w:rFonts w:cs="Times New Roman"/>
        </w:rPr>
      </w:pPr>
      <w:r w:rsidRPr="00924115">
        <w:rPr>
          <w:rFonts w:cs="Times New Roman"/>
        </w:rPr>
        <w:t>[11]</w:t>
      </w:r>
      <w:r w:rsidRPr="00924115">
        <w:rPr>
          <w:rFonts w:cs="Times New Roman"/>
        </w:rPr>
        <w:tab/>
        <w:t xml:space="preserve">F. Ursin, C. Timmermann, and F. Steger, “Ethical Implications of Alzheimer’s Disease Prediction in Asymptomatic Individuals through Artificial Intelligence,” </w:t>
      </w:r>
      <w:r w:rsidRPr="00924115">
        <w:rPr>
          <w:rFonts w:cs="Times New Roman"/>
          <w:i/>
          <w:iCs/>
        </w:rPr>
        <w:t>Diagnostics</w:t>
      </w:r>
      <w:r w:rsidRPr="00924115">
        <w:rPr>
          <w:rFonts w:cs="Times New Roman"/>
        </w:rPr>
        <w:t>, vol. 11, no. 3, p. 440, Mar. 2021, doi: 10.3390/diagnostics11030440.</w:t>
      </w:r>
    </w:p>
    <w:p w14:paraId="55DE7BAD" w14:textId="77777777" w:rsidR="006174CE" w:rsidRPr="00924115" w:rsidRDefault="006174CE" w:rsidP="006174CE">
      <w:pPr>
        <w:pStyle w:val="Bibliography"/>
        <w:rPr>
          <w:rFonts w:cs="Times New Roman"/>
        </w:rPr>
      </w:pPr>
      <w:r w:rsidRPr="00924115">
        <w:rPr>
          <w:rFonts w:cs="Times New Roman"/>
        </w:rPr>
        <w:t>[12]</w:t>
      </w:r>
      <w:r w:rsidRPr="00924115">
        <w:rPr>
          <w:rFonts w:cs="Times New Roman"/>
        </w:rPr>
        <w:tab/>
        <w:t xml:space="preserve">Y. Ding </w:t>
      </w:r>
      <w:r w:rsidRPr="00924115">
        <w:rPr>
          <w:rFonts w:cs="Times New Roman"/>
          <w:i/>
          <w:iCs/>
        </w:rPr>
        <w:t>et al.</w:t>
      </w:r>
      <w:r w:rsidRPr="00924115">
        <w:rPr>
          <w:rFonts w:cs="Times New Roman"/>
        </w:rPr>
        <w:t>, “A Deep Learning Model to Predict a Diagnosis of Alzheimer Disease by Using</w:t>
      </w:r>
      <w:r w:rsidRPr="00924115">
        <w:rPr>
          <w:rFonts w:cs="Times New Roman"/>
          <w:vertAlign w:val="superscript"/>
        </w:rPr>
        <w:t>18</w:t>
      </w:r>
      <w:r w:rsidRPr="00924115">
        <w:rPr>
          <w:rFonts w:cs="Times New Roman"/>
        </w:rPr>
        <w:t xml:space="preserve"> F-FDG PET of the Brain,” </w:t>
      </w:r>
      <w:r w:rsidRPr="00924115">
        <w:rPr>
          <w:rFonts w:cs="Times New Roman"/>
          <w:i/>
          <w:iCs/>
        </w:rPr>
        <w:t>Radiology</w:t>
      </w:r>
      <w:r w:rsidRPr="00924115">
        <w:rPr>
          <w:rFonts w:cs="Times New Roman"/>
        </w:rPr>
        <w:t>, vol. 290, no. 2, pp. 456–464, Feb. 2019, doi: 10.1148/radiol.2018180958.</w:t>
      </w:r>
    </w:p>
    <w:p w14:paraId="533B832C" w14:textId="77777777" w:rsidR="006174CE" w:rsidRPr="00924115" w:rsidRDefault="006174CE" w:rsidP="006174CE">
      <w:pPr>
        <w:pStyle w:val="Bibliography"/>
        <w:rPr>
          <w:rFonts w:cs="Times New Roman"/>
        </w:rPr>
      </w:pPr>
      <w:r w:rsidRPr="00924115">
        <w:rPr>
          <w:rFonts w:cs="Times New Roman"/>
        </w:rPr>
        <w:t>[13]</w:t>
      </w:r>
      <w:r w:rsidRPr="00924115">
        <w:rPr>
          <w:rFonts w:cs="Times New Roman"/>
        </w:rPr>
        <w:tab/>
        <w:t xml:space="preserve">Z. Liu </w:t>
      </w:r>
      <w:r w:rsidRPr="00924115">
        <w:rPr>
          <w:rFonts w:cs="Times New Roman"/>
          <w:i/>
          <w:iCs/>
        </w:rPr>
        <w:t>et al.</w:t>
      </w:r>
      <w:r w:rsidRPr="00924115">
        <w:rPr>
          <w:rFonts w:cs="Times New Roman"/>
        </w:rPr>
        <w:t xml:space="preserve">, “AD-GPT: Large Language Models in Alzheimer’s Disease,” 2025, </w:t>
      </w:r>
      <w:r w:rsidRPr="00924115">
        <w:rPr>
          <w:rFonts w:cs="Times New Roman"/>
          <w:i/>
          <w:iCs/>
        </w:rPr>
        <w:t>arXiv</w:t>
      </w:r>
      <w:r w:rsidRPr="00924115">
        <w:rPr>
          <w:rFonts w:cs="Times New Roman"/>
        </w:rPr>
        <w:t>. doi: 10.48550/ARXIV.2504.03071.</w:t>
      </w:r>
    </w:p>
    <w:p w14:paraId="2D241B55" w14:textId="77777777" w:rsidR="006174CE" w:rsidRPr="00924115" w:rsidRDefault="006174CE" w:rsidP="006174CE">
      <w:pPr>
        <w:pStyle w:val="Bibliography"/>
        <w:rPr>
          <w:rFonts w:cs="Times New Roman"/>
        </w:rPr>
      </w:pPr>
      <w:r w:rsidRPr="00924115">
        <w:rPr>
          <w:rFonts w:cs="Times New Roman"/>
        </w:rPr>
        <w:t>[14]</w:t>
      </w:r>
      <w:r w:rsidRPr="00924115">
        <w:rPr>
          <w:rFonts w:cs="Times New Roman"/>
        </w:rPr>
        <w:tab/>
        <w:t xml:space="preserve">A. S. Alatrany, A. J. Hussain, J. Mustafina, and D. Al-Jumeily, “Machine Learning Approaches and Applications in Genome Wide Association Study for Alzheimer’s Disease: A Systematic Review,” </w:t>
      </w:r>
      <w:r w:rsidRPr="00924115">
        <w:rPr>
          <w:rFonts w:cs="Times New Roman"/>
          <w:i/>
          <w:iCs/>
        </w:rPr>
        <w:t>IEEE Access</w:t>
      </w:r>
      <w:r w:rsidRPr="00924115">
        <w:rPr>
          <w:rFonts w:cs="Times New Roman"/>
        </w:rPr>
        <w:t>, vol. 10, pp. 62831–62847, 2022, doi: 10.1109/ACCESS.2022.3182543.</w:t>
      </w:r>
    </w:p>
    <w:p w14:paraId="5D395861" w14:textId="77777777" w:rsidR="006174CE" w:rsidRPr="00924115" w:rsidRDefault="006174CE" w:rsidP="006174CE">
      <w:pPr>
        <w:pStyle w:val="Bibliography"/>
        <w:rPr>
          <w:rFonts w:cs="Times New Roman"/>
        </w:rPr>
      </w:pPr>
      <w:r w:rsidRPr="00924115">
        <w:rPr>
          <w:rFonts w:cs="Times New Roman"/>
        </w:rPr>
        <w:t>[15]</w:t>
      </w:r>
      <w:r w:rsidRPr="00924115">
        <w:rPr>
          <w:rFonts w:cs="Times New Roman"/>
        </w:rPr>
        <w:tab/>
        <w:t xml:space="preserve">R. O. Bahado-Singh </w:t>
      </w:r>
      <w:r w:rsidRPr="00924115">
        <w:rPr>
          <w:rFonts w:cs="Times New Roman"/>
          <w:i/>
          <w:iCs/>
        </w:rPr>
        <w:t>et al.</w:t>
      </w:r>
      <w:r w:rsidRPr="00924115">
        <w:rPr>
          <w:rFonts w:cs="Times New Roman"/>
        </w:rPr>
        <w:t xml:space="preserve">, “Artificial intelligence and leukocyte epigenomics: Evaluation and prediction of late-onset Alzheimer’s disease,” </w:t>
      </w:r>
      <w:r w:rsidRPr="00924115">
        <w:rPr>
          <w:rFonts w:cs="Times New Roman"/>
          <w:i/>
          <w:iCs/>
        </w:rPr>
        <w:t>PLoS ONE</w:t>
      </w:r>
      <w:r w:rsidRPr="00924115">
        <w:rPr>
          <w:rFonts w:cs="Times New Roman"/>
        </w:rPr>
        <w:t>, vol. 16, no. 3, p. e0248375, Mar. 2021, doi: 10.1371/journal.pone.0248375.</w:t>
      </w:r>
    </w:p>
    <w:p w14:paraId="7C006C88" w14:textId="77777777" w:rsidR="006174CE" w:rsidRPr="00924115" w:rsidRDefault="006174CE" w:rsidP="006174CE">
      <w:pPr>
        <w:pStyle w:val="Bibliography"/>
        <w:rPr>
          <w:rFonts w:cs="Times New Roman"/>
        </w:rPr>
      </w:pPr>
      <w:r w:rsidRPr="00924115">
        <w:rPr>
          <w:rFonts w:cs="Times New Roman"/>
        </w:rPr>
        <w:t>[16]</w:t>
      </w:r>
      <w:r w:rsidRPr="00924115">
        <w:rPr>
          <w:rFonts w:cs="Times New Roman"/>
        </w:rPr>
        <w:tab/>
        <w:t xml:space="preserve">J. X. Wang, Y. Li, X. Li, and Z.-H. Lu, “Alzheimer’s Disease Classification Through Imaging Genetic Data With IGnet,” </w:t>
      </w:r>
      <w:r w:rsidRPr="00924115">
        <w:rPr>
          <w:rFonts w:cs="Times New Roman"/>
          <w:i/>
          <w:iCs/>
        </w:rPr>
        <w:t>Front. Neurosci.</w:t>
      </w:r>
      <w:r w:rsidRPr="00924115">
        <w:rPr>
          <w:rFonts w:cs="Times New Roman"/>
        </w:rPr>
        <w:t>, vol. 16, p. 846638, Mar. 2022, doi: 10.3389/fnins.2022.846638.</w:t>
      </w:r>
    </w:p>
    <w:p w14:paraId="3750A1CE" w14:textId="77777777" w:rsidR="006174CE" w:rsidRPr="00924115" w:rsidRDefault="006174CE" w:rsidP="006174CE">
      <w:pPr>
        <w:pStyle w:val="Bibliography"/>
        <w:rPr>
          <w:rFonts w:cs="Times New Roman"/>
        </w:rPr>
      </w:pPr>
      <w:r w:rsidRPr="00924115">
        <w:rPr>
          <w:rFonts w:cs="Times New Roman"/>
        </w:rPr>
        <w:t>[17]</w:t>
      </w:r>
      <w:r w:rsidRPr="00924115">
        <w:rPr>
          <w:rFonts w:cs="Times New Roman"/>
        </w:rPr>
        <w:tab/>
        <w:t xml:space="preserve">Y. Nam </w:t>
      </w:r>
      <w:r w:rsidRPr="00924115">
        <w:rPr>
          <w:rFonts w:cs="Times New Roman"/>
          <w:i/>
          <w:iCs/>
        </w:rPr>
        <w:t>et al.</w:t>
      </w:r>
      <w:r w:rsidRPr="00924115">
        <w:rPr>
          <w:rFonts w:cs="Times New Roman"/>
        </w:rPr>
        <w:t xml:space="preserve">, “BrainNetScore: Enhancing Alzheimer’s disease risk prediction using genetic‐guided brain volumetric phenotype network,” </w:t>
      </w:r>
      <w:r w:rsidRPr="00924115">
        <w:rPr>
          <w:rFonts w:cs="Times New Roman"/>
          <w:i/>
          <w:iCs/>
        </w:rPr>
        <w:t>Alzheimer’s &amp;amp; Dementia</w:t>
      </w:r>
      <w:r w:rsidRPr="00924115">
        <w:rPr>
          <w:rFonts w:cs="Times New Roman"/>
        </w:rPr>
        <w:t>, vol. 20, no. S1, p. e084351, Dec. 2024, doi: 10.1002/alz.084351.</w:t>
      </w:r>
    </w:p>
    <w:p w14:paraId="2B5C342E" w14:textId="77777777" w:rsidR="006174CE" w:rsidRPr="00924115" w:rsidRDefault="006174CE" w:rsidP="006174CE">
      <w:pPr>
        <w:pStyle w:val="Bibliography"/>
        <w:rPr>
          <w:rFonts w:cs="Times New Roman"/>
        </w:rPr>
      </w:pPr>
      <w:r w:rsidRPr="00924115">
        <w:rPr>
          <w:rFonts w:cs="Times New Roman"/>
        </w:rPr>
        <w:t>[18]</w:t>
      </w:r>
      <w:r w:rsidRPr="00924115">
        <w:rPr>
          <w:rFonts w:cs="Times New Roman"/>
        </w:rPr>
        <w:tab/>
        <w:t xml:space="preserve">Q. Zhang </w:t>
      </w:r>
      <w:r w:rsidRPr="00924115">
        <w:rPr>
          <w:rFonts w:cs="Times New Roman"/>
          <w:i/>
          <w:iCs/>
        </w:rPr>
        <w:t>et al.</w:t>
      </w:r>
      <w:r w:rsidRPr="00924115">
        <w:rPr>
          <w:rFonts w:cs="Times New Roman"/>
        </w:rPr>
        <w:t xml:space="preserve">, “Risk prediction of late-onset Alzheimer’s disease implies an oligogenic architecture,” </w:t>
      </w:r>
      <w:r w:rsidRPr="00924115">
        <w:rPr>
          <w:rFonts w:cs="Times New Roman"/>
          <w:i/>
          <w:iCs/>
        </w:rPr>
        <w:t>Nat Commun</w:t>
      </w:r>
      <w:r w:rsidRPr="00924115">
        <w:rPr>
          <w:rFonts w:cs="Times New Roman"/>
        </w:rPr>
        <w:t>, vol. 11, no. 1, p. 4799, Sep. 2020, doi: 10.1038/s41467-020-18534-1.</w:t>
      </w:r>
    </w:p>
    <w:p w14:paraId="0B4A821C" w14:textId="77777777" w:rsidR="006174CE" w:rsidRPr="00924115" w:rsidRDefault="006174CE" w:rsidP="006174CE">
      <w:pPr>
        <w:pStyle w:val="Bibliography"/>
        <w:rPr>
          <w:rFonts w:cs="Times New Roman"/>
        </w:rPr>
      </w:pPr>
      <w:r w:rsidRPr="00924115">
        <w:rPr>
          <w:rFonts w:cs="Times New Roman"/>
        </w:rPr>
        <w:t>[19]</w:t>
      </w:r>
      <w:r w:rsidRPr="00924115">
        <w:rPr>
          <w:rFonts w:cs="Times New Roman"/>
        </w:rPr>
        <w:tab/>
        <w:t xml:space="preserve">K. Sekaran, A. M. Alsamman, C. George Priya Doss, and H. Zayed, “Bioinformatics investigation on blood-based gene expressions of Alzheimer’s disease revealed ORAI2 gene biomarker susceptibility: An explainable artificial intelligence-based approach,” </w:t>
      </w:r>
      <w:r w:rsidRPr="00924115">
        <w:rPr>
          <w:rFonts w:cs="Times New Roman"/>
          <w:i/>
          <w:iCs/>
        </w:rPr>
        <w:t>Metab Brain Dis</w:t>
      </w:r>
      <w:r w:rsidRPr="00924115">
        <w:rPr>
          <w:rFonts w:cs="Times New Roman"/>
        </w:rPr>
        <w:t>, vol. 38, no. 4, pp. 1297–1310, Apr. 2023, doi: 10.1007/s11011-023-01171-0.</w:t>
      </w:r>
    </w:p>
    <w:p w14:paraId="446E24E5" w14:textId="77777777" w:rsidR="006174CE" w:rsidRPr="00924115" w:rsidRDefault="006174CE" w:rsidP="006174CE">
      <w:pPr>
        <w:pStyle w:val="Bibliography"/>
        <w:rPr>
          <w:rFonts w:cs="Times New Roman"/>
        </w:rPr>
      </w:pPr>
      <w:r w:rsidRPr="00924115">
        <w:rPr>
          <w:rFonts w:cs="Times New Roman"/>
        </w:rPr>
        <w:t>[20]</w:t>
      </w:r>
      <w:r w:rsidRPr="00924115">
        <w:rPr>
          <w:rFonts w:cs="Times New Roman"/>
        </w:rPr>
        <w:tab/>
        <w:t xml:space="preserve">H. Anzum, N. S. Sammo, and S. Akhter, “Leveraging transformers and explainable AI for Alzheimer’s disease interpretability,” </w:t>
      </w:r>
      <w:r w:rsidRPr="00924115">
        <w:rPr>
          <w:rFonts w:cs="Times New Roman"/>
          <w:i/>
          <w:iCs/>
        </w:rPr>
        <w:t>PLoS One</w:t>
      </w:r>
      <w:r w:rsidRPr="00924115">
        <w:rPr>
          <w:rFonts w:cs="Times New Roman"/>
        </w:rPr>
        <w:t>, vol. 20, no. 5, p. e0322607, May 2025, doi: 10.1371/journal.pone.0322607.</w:t>
      </w:r>
    </w:p>
    <w:p w14:paraId="508A2BEC" w14:textId="77777777" w:rsidR="006174CE" w:rsidRPr="00924115" w:rsidRDefault="006174CE" w:rsidP="006174CE">
      <w:pPr>
        <w:pStyle w:val="Bibliography"/>
        <w:rPr>
          <w:rFonts w:cs="Times New Roman"/>
        </w:rPr>
      </w:pPr>
      <w:r w:rsidRPr="00924115">
        <w:rPr>
          <w:rFonts w:cs="Times New Roman"/>
        </w:rPr>
        <w:t>[21]</w:t>
      </w:r>
      <w:r w:rsidRPr="00924115">
        <w:rPr>
          <w:rFonts w:cs="Times New Roman"/>
        </w:rPr>
        <w:tab/>
        <w:t xml:space="preserve">R. Gupta and Z. Iftekhar, “Artificial Intelligence for Alzheimer’s Disease Detection: Enhancing Biomarker Analysis and Diagnostic Precision,” in </w:t>
      </w:r>
      <w:r w:rsidRPr="00924115">
        <w:rPr>
          <w:rFonts w:cs="Times New Roman"/>
          <w:i/>
          <w:iCs/>
        </w:rPr>
        <w:t>ECSOC 2024</w:t>
      </w:r>
      <w:r w:rsidRPr="00924115">
        <w:rPr>
          <w:rFonts w:cs="Times New Roman"/>
        </w:rPr>
        <w:t>, MDPI, Nov. 2024, p. 25. doi: 10.3390/ecsoc-28-20206.</w:t>
      </w:r>
    </w:p>
    <w:p w14:paraId="5FC3E88E" w14:textId="77777777" w:rsidR="006174CE" w:rsidRPr="00924115" w:rsidRDefault="006174CE" w:rsidP="006174CE">
      <w:pPr>
        <w:pStyle w:val="Bibliography"/>
        <w:rPr>
          <w:rFonts w:cs="Times New Roman"/>
        </w:rPr>
      </w:pPr>
      <w:r w:rsidRPr="00924115">
        <w:rPr>
          <w:rFonts w:cs="Times New Roman"/>
        </w:rPr>
        <w:t>[22]</w:t>
      </w:r>
      <w:r w:rsidRPr="00924115">
        <w:rPr>
          <w:rFonts w:cs="Times New Roman"/>
        </w:rPr>
        <w:tab/>
        <w:t xml:space="preserve">C. Woods, X. Xing, S. Khanal, and A.-L. Lin, “Machine Learning-Driven Prediction of Brain Age for Alzheimer’s Risk: APOE4 Genotype and Gender Effects,” </w:t>
      </w:r>
      <w:r w:rsidRPr="00924115">
        <w:rPr>
          <w:rFonts w:cs="Times New Roman"/>
          <w:i/>
          <w:iCs/>
        </w:rPr>
        <w:t>Bioengineering</w:t>
      </w:r>
      <w:r w:rsidRPr="00924115">
        <w:rPr>
          <w:rFonts w:cs="Times New Roman"/>
        </w:rPr>
        <w:t>, vol. 11, no. 9, p. 943, Sep. 2024, doi: 10.3390/bioengineering11090943.</w:t>
      </w:r>
    </w:p>
    <w:p w14:paraId="79BD7808" w14:textId="77777777" w:rsidR="006174CE" w:rsidRPr="0089336D" w:rsidRDefault="006174CE" w:rsidP="006174CE">
      <w:r>
        <w:lastRenderedPageBreak/>
        <w:fldChar w:fldCharType="end"/>
      </w:r>
    </w:p>
    <w:p w14:paraId="08299C2C" w14:textId="77777777" w:rsidR="006174CE" w:rsidRPr="006174CE" w:rsidRDefault="006174CE" w:rsidP="006174CE"/>
    <w:sectPr w:rsidR="006174CE" w:rsidRPr="006174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F4837"/>
    <w:rsid w:val="00107F0F"/>
    <w:rsid w:val="003938C9"/>
    <w:rsid w:val="003A0696"/>
    <w:rsid w:val="003A63CD"/>
    <w:rsid w:val="003C3E7C"/>
    <w:rsid w:val="00493316"/>
    <w:rsid w:val="004A2EDA"/>
    <w:rsid w:val="004F12DC"/>
    <w:rsid w:val="005C7DED"/>
    <w:rsid w:val="006174CE"/>
    <w:rsid w:val="0065378F"/>
    <w:rsid w:val="00654F4C"/>
    <w:rsid w:val="0076367E"/>
    <w:rsid w:val="00776720"/>
    <w:rsid w:val="007C613A"/>
    <w:rsid w:val="00845EF2"/>
    <w:rsid w:val="0084713A"/>
    <w:rsid w:val="00872960"/>
    <w:rsid w:val="00875237"/>
    <w:rsid w:val="0089336D"/>
    <w:rsid w:val="00936C16"/>
    <w:rsid w:val="009508B2"/>
    <w:rsid w:val="009931B9"/>
    <w:rsid w:val="009C428B"/>
    <w:rsid w:val="00A860C6"/>
    <w:rsid w:val="00BB2A7B"/>
    <w:rsid w:val="00C66A1C"/>
    <w:rsid w:val="00CA0AAC"/>
    <w:rsid w:val="00CF1B46"/>
    <w:rsid w:val="00D934CF"/>
    <w:rsid w:val="00E81B60"/>
    <w:rsid w:val="00EC6A05"/>
    <w:rsid w:val="00F32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903</Words>
  <Characters>62150</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42</cp:revision>
  <dcterms:created xsi:type="dcterms:W3CDTF">2025-08-22T10:07:00Z</dcterms:created>
  <dcterms:modified xsi:type="dcterms:W3CDTF">2025-08-2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